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bookmarkStart w:id="0" w:name="_GoBack"/>
          <w:bookmarkEnd w:id="0"/>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1623FF">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1623FF">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1623FF">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1623FF">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1623FF">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1623FF">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1623FF">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1623FF">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1623FF">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1623FF">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1623FF">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1623FF">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1623FF">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1623FF">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1623FF">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1623FF">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1623FF">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1623FF">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1623FF">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1" w:name="_Toc529958327"/>
      <w:r w:rsidRPr="008A3AD8">
        <w:rPr>
          <w:rFonts w:ascii="Times New Roman" w:hAnsi="Times New Roman" w:cs="Times New Roman"/>
          <w:b/>
          <w:color w:val="000000" w:themeColor="text1"/>
          <w:sz w:val="56"/>
          <w:szCs w:val="56"/>
        </w:rPr>
        <w:lastRenderedPageBreak/>
        <w:t>Chapter 01</w:t>
      </w:r>
      <w:bookmarkEnd w:id="1"/>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2" w:name="_Toc529958328"/>
      <w:r w:rsidRPr="008A3AD8">
        <w:rPr>
          <w:rFonts w:ascii="Times New Roman" w:hAnsi="Times New Roman" w:cs="Times New Roman"/>
          <w:b/>
          <w:color w:val="000000" w:themeColor="text1"/>
          <w:sz w:val="44"/>
          <w:szCs w:val="44"/>
        </w:rPr>
        <w:t>Introduction</w:t>
      </w:r>
      <w:bookmarkEnd w:id="2"/>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3"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3"/>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4"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4"/>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5"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5"/>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6"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6"/>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7" w:name="_Toc529958333"/>
      <w:r w:rsidRPr="003A2064">
        <w:rPr>
          <w:rFonts w:ascii="Times New Roman" w:hAnsi="Times New Roman" w:cs="Times New Roman"/>
          <w:b/>
          <w:color w:val="000000" w:themeColor="text1"/>
          <w:sz w:val="44"/>
          <w:szCs w:val="44"/>
        </w:rPr>
        <w:t>Literature Review</w:t>
      </w:r>
      <w:bookmarkEnd w:id="7"/>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8"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8"/>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9"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9"/>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tributor of the rural economy as the majority (72%) of rural households is engaged in production of rice as their main and supplementary source of live- hood (Henegedara 2002). Rice is the main crop cul- tivated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Bank 2008). Rice is culti- vated in almost all parts of the country, except at very high altitudes, as a wetland crop (Henegedara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lastRenderedPageBreak/>
        <w:t>2.4 Constrains with Rice Cultivation in Sri Lanka</w:t>
      </w:r>
      <w:bookmarkEnd w:id="10"/>
    </w:p>
    <w:p w14:paraId="707120B0" w14:textId="3EFFFD25" w:rsidR="00EB1651" w:rsidRDefault="00EB1651" w:rsidP="00EB1651"/>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7CAE246D" w:rsidR="00EB1651" w:rsidRPr="00535DB9" w:rsidRDefault="008040DD" w:rsidP="00EB1651">
      <w:pPr>
        <w:rPr>
          <w:color w:val="FF0000"/>
        </w:rPr>
      </w:pPr>
      <w:r>
        <w:t>Labor cost accounts the biggest input cost for rice production (</w:t>
      </w:r>
      <w:r w:rsidRPr="008040DD">
        <w:rPr>
          <w:color w:val="FF0000"/>
        </w:rPr>
        <w:t>Clayton, 2010).</w:t>
      </w: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r w:rsidRPr="00667AFB">
        <w:t xml:space="preserve">Mechanisation of small holding will play an important role in increasing rice </w:t>
      </w:r>
      <w:proofErr w:type="gramStart"/>
      <w:r w:rsidRPr="00667AFB">
        <w:t>production.</w:t>
      </w:r>
      <w:r>
        <w:rPr>
          <w:color w:val="C00000"/>
        </w:rPr>
        <w:t>status</w:t>
      </w:r>
      <w:proofErr w:type="gramEnd"/>
      <w:r>
        <w:rPr>
          <w:color w:val="C00000"/>
        </w:rPr>
        <w:t xml:space="preserve"> and prostpectus</w:t>
      </w:r>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11]. Mufti AI, Khan AS. 1995. Performance evaluation of Yanmar paddy transplanter in Pakistan. Agricultural mechanization in Asia, Africa and Latin America. 26 (1): 31-36</w:t>
      </w:r>
      <w:r>
        <w:t>.</w:t>
      </w:r>
      <w:r w:rsidRPr="00182F56">
        <w:rPr>
          <w:color w:val="C00000"/>
        </w:rPr>
        <w:t xml:space="preserve"> </w:t>
      </w:r>
      <w:r>
        <w:rPr>
          <w:color w:val="C00000"/>
        </w:rPr>
        <w:t>status and prostpectus</w:t>
      </w:r>
    </w:p>
    <w:p w14:paraId="23E36AB7" w14:textId="77777777" w:rsidR="00652E66" w:rsidRDefault="00535DB9" w:rsidP="00182F56">
      <w:r w:rsidRPr="00535DB9">
        <w:t>At transplanting time, there is acute shortage of labour. This results in increased labour wages and a delayed transplanting operation. In some cases, a proper crop stand is not maintained by the hired labour. Hence there is an urgent need to have mechanization in rice production which will result in reducing the labour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gramStart"/>
      <w:r w:rsidRPr="00652E66">
        <w:t>non uniform</w:t>
      </w:r>
      <w:proofErr w:type="gramEnd"/>
      <w:r w:rsidRPr="00652E66">
        <w:t xml:space="preserve"> seed delivery observed many times. This leads to uneven plant </w:t>
      </w:r>
      <w:proofErr w:type="gramStart"/>
      <w:r w:rsidRPr="00652E66">
        <w:t>stand.</w:t>
      </w:r>
      <w:r w:rsidRPr="00535DB9">
        <w:rPr>
          <w:color w:val="C00000"/>
        </w:rPr>
        <w:t>development</w:t>
      </w:r>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lastRenderedPageBreak/>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6654613F" w:rsidR="003B2B29" w:rsidRPr="00213BFC"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5CD1AC67" w14:textId="3AE17590" w:rsidR="000C45A5" w:rsidRDefault="00213BFC" w:rsidP="00EB1651">
      <w:pPr>
        <w:rPr>
          <w:sz w:val="48"/>
          <w:szCs w:val="48"/>
        </w:rPr>
      </w:pPr>
      <w:r w:rsidRPr="00213BFC">
        <w:rPr>
          <w:sz w:val="48"/>
          <w:szCs w:val="48"/>
        </w:rPr>
        <w:t>crisis of labour</w:t>
      </w:r>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24772D92" w:rsidR="000C45A5" w:rsidRDefault="000C45A5" w:rsidP="00EB1651"/>
    <w:p w14:paraId="0B1C04F9" w14:textId="4CF76A25" w:rsidR="000C45A5" w:rsidRDefault="000C45A5" w:rsidP="00EB1651"/>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5100B850" w14:textId="23ABA769" w:rsidR="00543295" w:rsidRDefault="00543295" w:rsidP="00EB1651"/>
    <w:p w14:paraId="0B423287" w14:textId="05990E2F" w:rsidR="00543295" w:rsidRDefault="00543295" w:rsidP="00EB1651"/>
    <w:p w14:paraId="5BC1C9D5" w14:textId="0E70B7C5" w:rsidR="00543295" w:rsidRDefault="00543295"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2FE164B2" w14:textId="74E0D268" w:rsidR="00543295" w:rsidRDefault="00543295" w:rsidP="00EB1651"/>
    <w:p w14:paraId="6FF4E680" w14:textId="213BAD1F" w:rsidR="00543295" w:rsidRDefault="00543295" w:rsidP="00EB1651"/>
    <w:p w14:paraId="096D320A" w14:textId="3D2570D1" w:rsidR="00543295" w:rsidRDefault="00543295" w:rsidP="00EB1651"/>
    <w:p w14:paraId="6065CAD4" w14:textId="3C231D1A" w:rsidR="00543295" w:rsidRDefault="00543295" w:rsidP="00EB1651"/>
    <w:p w14:paraId="2A20527A" w14:textId="3508D89B" w:rsidR="00543295" w:rsidRDefault="00543295" w:rsidP="00EB1651"/>
    <w:p w14:paraId="2F6A7452" w14:textId="21FD489B" w:rsidR="00543295" w:rsidRDefault="00543295" w:rsidP="00EB1651"/>
    <w:p w14:paraId="0CD71B7B" w14:textId="334607DD" w:rsidR="00543295" w:rsidRDefault="00543295" w:rsidP="00EB1651"/>
    <w:p w14:paraId="20A87C62" w14:textId="7AB87FEF" w:rsidR="00543295" w:rsidRDefault="00543295" w:rsidP="00EB1651"/>
    <w:p w14:paraId="1310E6D8" w14:textId="0A74990E" w:rsidR="00543295" w:rsidRDefault="00543295" w:rsidP="00EB1651"/>
    <w:p w14:paraId="3620647C" w14:textId="77777777"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1"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1"/>
    </w:p>
    <w:p w14:paraId="298A400D" w14:textId="37C802E6" w:rsidR="00EB1651" w:rsidRDefault="00EB1651" w:rsidP="00EB1651"/>
    <w:p w14:paraId="0F23F2AC" w14:textId="2AA7F9BD" w:rsidR="00EB1651" w:rsidRDefault="00EB1651" w:rsidP="00EB1651"/>
    <w:p w14:paraId="09247F43" w14:textId="5B55366F" w:rsidR="00EB1651" w:rsidRDefault="00EB1651" w:rsidP="00EB1651"/>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3AE7A3F" w14:textId="6FF6E99B" w:rsidR="000C45A5" w:rsidRDefault="000C45A5" w:rsidP="00EB1651"/>
    <w:p w14:paraId="6E6CDA30" w14:textId="60FB5F71" w:rsidR="00543295" w:rsidRDefault="00543295" w:rsidP="00EB1651"/>
    <w:p w14:paraId="26896392" w14:textId="7FBD92A1" w:rsidR="00543295" w:rsidRDefault="00543295" w:rsidP="00EB1651"/>
    <w:p w14:paraId="26AF2C57" w14:textId="77777777" w:rsidR="00543295" w:rsidRDefault="0054329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2"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2"/>
    </w:p>
    <w:p w14:paraId="49192F85" w14:textId="6640DFF3" w:rsidR="000C45A5" w:rsidRDefault="000C45A5" w:rsidP="000C45A5"/>
    <w:p w14:paraId="61DC56ED" w14:textId="14AA29F9" w:rsidR="000C45A5" w:rsidRDefault="000C45A5" w:rsidP="000C45A5"/>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labour intensive operation which requires 200-250 man-h/ha. During peak season labourers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5D50CDA3" w14:textId="0BF088C5" w:rsidR="000C45A5" w:rsidRDefault="000C45A5" w:rsidP="000C45A5"/>
    <w:p w14:paraId="25BBB55A" w14:textId="6681DFC3" w:rsidR="000C45A5" w:rsidRDefault="000C45A5" w:rsidP="000C45A5"/>
    <w:p w14:paraId="1F7232AE" w14:textId="171ED679" w:rsidR="000C45A5" w:rsidRDefault="000C45A5" w:rsidP="000C45A5"/>
    <w:p w14:paraId="1516978F" w14:textId="50AF0FEB" w:rsidR="000C45A5" w:rsidRDefault="000C45A5"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0559F19D" w:rsidR="000C45A5" w:rsidRDefault="000C45A5"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003D4A7B" w14:textId="554052CD" w:rsidR="00C73D16" w:rsidRDefault="00C73D16" w:rsidP="000C45A5"/>
    <w:p w14:paraId="1FB56D2C" w14:textId="0E29FDA4" w:rsidR="003B2B29" w:rsidRDefault="003B2B29" w:rsidP="000C45A5"/>
    <w:p w14:paraId="7BF42915" w14:textId="77777777" w:rsidR="003B2B29" w:rsidRDefault="003B2B29" w:rsidP="000C45A5"/>
    <w:p w14:paraId="298956CA" w14:textId="77777777" w:rsidR="000C45A5" w:rsidRPr="000C45A5" w:rsidRDefault="000C45A5" w:rsidP="000C45A5"/>
    <w:p w14:paraId="2DCB16B7" w14:textId="2D8423B5"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r w:rsidRPr="00535DB9">
        <w:t>Dapog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Singh R., A. Kumar and S.S. Singh. 2005. Response of rice cv Pusa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lastRenderedPageBreak/>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Mechanical transplanter has high field capacity and farmers can transplant rice seedlings within very short time by using mechanical transplanter. Recently, mechanical transplanter is introduced in our country. As a new technology, this machine needs to be evaluated in different agro-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53504AC0" w:rsidR="000C45A5" w:rsidRDefault="000C45A5" w:rsidP="000C45A5"/>
    <w:p w14:paraId="4A508C01" w14:textId="5CE247BC" w:rsidR="000C45A5" w:rsidRDefault="000C45A5" w:rsidP="000C45A5"/>
    <w:p w14:paraId="6FE6CC43" w14:textId="068E2BFA" w:rsidR="000C45A5" w:rsidRDefault="000C45A5" w:rsidP="000C45A5"/>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7B41BF6D" w:rsidR="000C45A5" w:rsidRDefault="000C45A5" w:rsidP="000C45A5"/>
    <w:p w14:paraId="2459C577" w14:textId="3EA5F1DF" w:rsidR="000C45A5" w:rsidRDefault="000C45A5"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6"/>
    </w:p>
    <w:p w14:paraId="3805DB6F" w14:textId="77777777" w:rsidR="006A1C14" w:rsidRPr="006A1C14" w:rsidRDefault="006A1C14" w:rsidP="006A1C14"/>
    <w:p w14:paraId="5B8CED9A" w14:textId="7E237EA6" w:rsidR="00A423FB" w:rsidRDefault="006A1C14" w:rsidP="006A1C14">
      <w:r>
        <w:t>Mechanisation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The manual and self propelled transplanter reduces cost of transplanting by 45-50% and labour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labour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lastRenderedPageBreak/>
        <w:t>Mohanty et al. (2010) reported that the inadequate number of hills per hectare</w:t>
      </w:r>
    </w:p>
    <w:p w14:paraId="372A2D5B" w14:textId="0410E714" w:rsidR="00C73D16" w:rsidRDefault="00543295" w:rsidP="00543295">
      <w:pPr>
        <w:rPr>
          <w:color w:val="C00000"/>
        </w:rPr>
      </w:pPr>
      <w:r>
        <w:t>transplanted by manual labour and the delay in transplanting due to labour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transplanter (Tasaka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status and prostpectus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Paddy transplanter Transplanter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self propelled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6E42BA54" w:rsidR="000C45A5" w:rsidRDefault="000C45A5" w:rsidP="000C45A5"/>
    <w:p w14:paraId="059B6119" w14:textId="185325B7" w:rsidR="000C45A5" w:rsidRDefault="000C45A5" w:rsidP="000C45A5"/>
    <w:p w14:paraId="48DA953A" w14:textId="359E53F2" w:rsidR="000C45A5" w:rsidRDefault="000C45A5" w:rsidP="000C45A5"/>
    <w:p w14:paraId="16072DC1" w14:textId="34972D1F" w:rsidR="000C45A5" w:rsidRDefault="000C45A5" w:rsidP="000C45A5"/>
    <w:p w14:paraId="26AAD0FC" w14:textId="2C7400D9" w:rsidR="000C45A5" w:rsidRDefault="000C45A5" w:rsidP="000C45A5"/>
    <w:p w14:paraId="79515CDF" w14:textId="0F5CAFD6" w:rsidR="000C45A5" w:rsidRDefault="000C45A5" w:rsidP="000C45A5"/>
    <w:p w14:paraId="71D2700B" w14:textId="5328552C" w:rsidR="000C45A5" w:rsidRDefault="000C45A5" w:rsidP="000C45A5"/>
    <w:p w14:paraId="1AACEA8D" w14:textId="1EE350FA" w:rsidR="000C45A5" w:rsidRDefault="000C45A5" w:rsidP="000C45A5"/>
    <w:p w14:paraId="11A64CA8" w14:textId="50A480C3" w:rsidR="000C45A5" w:rsidRDefault="000C45A5" w:rsidP="000C45A5"/>
    <w:p w14:paraId="6ACD1096" w14:textId="77777777" w:rsidR="00C73D16" w:rsidRPr="000C45A5" w:rsidRDefault="00C73D16" w:rsidP="000C45A5"/>
    <w:p w14:paraId="0EFA2304" w14:textId="42ABF4C2" w:rsidR="00CD19C4" w:rsidRDefault="00CD19C4" w:rsidP="009961C4">
      <w:pPr>
        <w:pStyle w:val="Heading4"/>
        <w:rPr>
          <w:rFonts w:ascii="Times New Roman" w:hAnsi="Times New Roman" w:cs="Times New Roman"/>
          <w:b/>
          <w:i w:val="0"/>
          <w:color w:val="auto"/>
          <w:sz w:val="40"/>
          <w:szCs w:val="40"/>
        </w:rPr>
      </w:pPr>
      <w:bookmarkStart w:id="17" w:name="_Toc529958343"/>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7"/>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319A4AA3" w14:textId="072E2F94" w:rsidR="004E5B6E" w:rsidRDefault="004E5B6E" w:rsidP="004E5B6E"/>
    <w:p w14:paraId="11E3E482" w14:textId="6EC21B5A" w:rsidR="004E5B6E" w:rsidRDefault="004E5B6E" w:rsidP="004E5B6E"/>
    <w:p w14:paraId="27A03A84" w14:textId="48F1A64E" w:rsidR="004E5B6E" w:rsidRDefault="004E5B6E" w:rsidP="004E5B6E"/>
    <w:p w14:paraId="7985DBB2" w14:textId="1F4A21F2" w:rsidR="004E5B6E" w:rsidRDefault="004E5B6E" w:rsidP="004E5B6E"/>
    <w:p w14:paraId="7A04F224" w14:textId="2ACA35E2" w:rsidR="004E5B6E" w:rsidRDefault="004E5B6E" w:rsidP="004E5B6E"/>
    <w:p w14:paraId="2A81DAAC" w14:textId="52AEBB78" w:rsidR="004E5B6E" w:rsidRDefault="004E5B6E" w:rsidP="004E5B6E"/>
    <w:p w14:paraId="145AD346" w14:textId="7B67CE63" w:rsidR="004E5B6E" w:rsidRDefault="004E5B6E" w:rsidP="004E5B6E"/>
    <w:p w14:paraId="5865A160" w14:textId="4DECD1FE" w:rsidR="004E5B6E" w:rsidRDefault="004E5B6E" w:rsidP="004E5B6E"/>
    <w:p w14:paraId="1140C941" w14:textId="7D757D21" w:rsidR="004E5B6E" w:rsidRDefault="004E5B6E" w:rsidP="004E5B6E"/>
    <w:p w14:paraId="1F4E55DF" w14:textId="1B4121A8" w:rsidR="004E5B6E" w:rsidRDefault="004E5B6E" w:rsidP="004E5B6E"/>
    <w:p w14:paraId="2CB4F51C" w14:textId="352C0D29" w:rsidR="004E5B6E" w:rsidRDefault="004E5B6E" w:rsidP="004E5B6E"/>
    <w:p w14:paraId="7601BD80" w14:textId="3BCFCF03" w:rsidR="004E5B6E" w:rsidRDefault="004E5B6E" w:rsidP="004E5B6E"/>
    <w:p w14:paraId="2E457524" w14:textId="39ABB1C2" w:rsidR="004E5B6E" w:rsidRDefault="004E5B6E" w:rsidP="004E5B6E"/>
    <w:p w14:paraId="0ACF247D" w14:textId="47B78E0D" w:rsidR="004E5B6E" w:rsidRDefault="004E5B6E" w:rsidP="004E5B6E"/>
    <w:p w14:paraId="67D15CDD" w14:textId="65E489D0" w:rsidR="004E5B6E" w:rsidRDefault="004E5B6E" w:rsidP="004E5B6E"/>
    <w:p w14:paraId="0B87D040" w14:textId="744CD900" w:rsidR="004E5B6E" w:rsidRDefault="004E5B6E" w:rsidP="004E5B6E"/>
    <w:p w14:paraId="432DC637" w14:textId="4E1A1781" w:rsidR="004E5B6E" w:rsidRDefault="004E5B6E" w:rsidP="004E5B6E"/>
    <w:p w14:paraId="5A047C70" w14:textId="7926C6F3" w:rsidR="004E5B6E" w:rsidRDefault="004E5B6E" w:rsidP="004E5B6E"/>
    <w:p w14:paraId="5FAB588E" w14:textId="4B71183A" w:rsidR="004E5B6E" w:rsidRDefault="004E5B6E" w:rsidP="004E5B6E"/>
    <w:p w14:paraId="13F67275" w14:textId="77777777" w:rsidR="004E5B6E" w:rsidRPr="004E5B6E" w:rsidRDefault="004E5B6E" w:rsidP="004E5B6E"/>
    <w:p w14:paraId="775B22F4" w14:textId="58022C92"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lastRenderedPageBreak/>
        <w:t>The number of seedlings per hill in rice transplanter increased from 1.7 to 2.8 as the seeding rate increased from 60 to 100 g per tray. The missing hills decreased from 13.32 to 7.65 % with increasing seeding rate from 60 to 100 g per tray</w:t>
      </w:r>
    </w:p>
    <w:p w14:paraId="06C6BD33" w14:textId="6050DA18" w:rsidR="00403E6E" w:rsidRDefault="00182F56" w:rsidP="00B646B0">
      <w:pPr>
        <w:spacing w:line="360" w:lineRule="auto"/>
        <w:rPr>
          <w:rFonts w:ascii="Times New Roman" w:hAnsi="Times New Roman" w:cs="Times New Roman"/>
          <w:b/>
          <w:color w:val="C00000"/>
          <w:sz w:val="24"/>
          <w:szCs w:val="24"/>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r w:rsidR="0002682C" w:rsidRPr="0002682C">
        <w:rPr>
          <w:rFonts w:ascii="Times New Roman" w:hAnsi="Times New Roman" w:cs="Times New Roman"/>
          <w:b/>
          <w:color w:val="FF0000"/>
          <w:sz w:val="24"/>
          <w:szCs w:val="24"/>
        </w:rPr>
        <w:t>60</w:t>
      </w:r>
      <w:r w:rsidR="00403E6E"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00403E6E"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4E1B256B" w14:textId="2A08FE62" w:rsidR="00C73D16" w:rsidRDefault="00C73D16"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3134E3FE" w:rsidR="00CD19C4" w:rsidRPr="00B91552"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7A9B7A7" w14:textId="14C5BA17" w:rsidR="00CD19C4" w:rsidRPr="00B91552"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3436F73B"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2445C" w:rsidR="0053298F" w:rsidRDefault="0053298F"/>
    <w:p w14:paraId="45353265" w14:textId="24DB36A4" w:rsidR="0053298F" w:rsidRDefault="0053298F"/>
    <w:p w14:paraId="08CC0547" w14:textId="15F32427" w:rsidR="0053298F" w:rsidRDefault="0053298F"/>
    <w:p w14:paraId="2BBE97DA" w14:textId="49D45C10" w:rsidR="0053298F" w:rsidRDefault="0053298F"/>
    <w:p w14:paraId="72DCB1CB" w14:textId="179DACBD" w:rsidR="0053298F" w:rsidRDefault="0053298F"/>
    <w:p w14:paraId="16F88908" w14:textId="57ADBE7D" w:rsidR="0053298F" w:rsidRDefault="0053298F"/>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77777777" w:rsidR="008458A5" w:rsidRDefault="008458A5"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6E3E5" w14:textId="77777777" w:rsidR="001623FF" w:rsidRDefault="001623FF" w:rsidP="00645C49">
      <w:pPr>
        <w:spacing w:after="0" w:line="240" w:lineRule="auto"/>
      </w:pPr>
      <w:r>
        <w:separator/>
      </w:r>
    </w:p>
  </w:endnote>
  <w:endnote w:type="continuationSeparator" w:id="0">
    <w:p w14:paraId="4F6A628B" w14:textId="77777777" w:rsidR="001623FF" w:rsidRDefault="001623FF"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FAA42" w14:textId="77777777" w:rsidR="001623FF" w:rsidRDefault="001623FF" w:rsidP="00645C49">
      <w:pPr>
        <w:spacing w:after="0" w:line="240" w:lineRule="auto"/>
      </w:pPr>
      <w:r>
        <w:separator/>
      </w:r>
    </w:p>
  </w:footnote>
  <w:footnote w:type="continuationSeparator" w:id="0">
    <w:p w14:paraId="22DC85D3" w14:textId="77777777" w:rsidR="001623FF" w:rsidRDefault="001623FF"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mwrAUAgmH8uCwAAAA="/>
  </w:docVars>
  <w:rsids>
    <w:rsidRoot w:val="00406D2A"/>
    <w:rsid w:val="000131F2"/>
    <w:rsid w:val="0002413B"/>
    <w:rsid w:val="0002682C"/>
    <w:rsid w:val="0003751F"/>
    <w:rsid w:val="00040D48"/>
    <w:rsid w:val="00045962"/>
    <w:rsid w:val="00056EB7"/>
    <w:rsid w:val="0006769A"/>
    <w:rsid w:val="000677D7"/>
    <w:rsid w:val="000910CE"/>
    <w:rsid w:val="000B1011"/>
    <w:rsid w:val="000B3E51"/>
    <w:rsid w:val="000B54B6"/>
    <w:rsid w:val="000C45A5"/>
    <w:rsid w:val="000C6829"/>
    <w:rsid w:val="000D13C1"/>
    <w:rsid w:val="00141C6F"/>
    <w:rsid w:val="001623FF"/>
    <w:rsid w:val="0017285C"/>
    <w:rsid w:val="00182F56"/>
    <w:rsid w:val="001A2E78"/>
    <w:rsid w:val="001A7030"/>
    <w:rsid w:val="001B4291"/>
    <w:rsid w:val="00207934"/>
    <w:rsid w:val="00213BFC"/>
    <w:rsid w:val="00224AD2"/>
    <w:rsid w:val="002B71D8"/>
    <w:rsid w:val="002E3803"/>
    <w:rsid w:val="002E65DA"/>
    <w:rsid w:val="00300D9E"/>
    <w:rsid w:val="003137DE"/>
    <w:rsid w:val="00333B63"/>
    <w:rsid w:val="00337D35"/>
    <w:rsid w:val="00343F29"/>
    <w:rsid w:val="00357BD9"/>
    <w:rsid w:val="00361FB7"/>
    <w:rsid w:val="00371930"/>
    <w:rsid w:val="00381D8F"/>
    <w:rsid w:val="003930DA"/>
    <w:rsid w:val="00395756"/>
    <w:rsid w:val="003A2064"/>
    <w:rsid w:val="003A27E3"/>
    <w:rsid w:val="003B2B29"/>
    <w:rsid w:val="003F0DAF"/>
    <w:rsid w:val="00403E6E"/>
    <w:rsid w:val="00406D2A"/>
    <w:rsid w:val="00414042"/>
    <w:rsid w:val="00415F45"/>
    <w:rsid w:val="00420BA9"/>
    <w:rsid w:val="00425730"/>
    <w:rsid w:val="004672AB"/>
    <w:rsid w:val="00467EBC"/>
    <w:rsid w:val="00495C6E"/>
    <w:rsid w:val="004E4A1F"/>
    <w:rsid w:val="004E5B6E"/>
    <w:rsid w:val="004E62B6"/>
    <w:rsid w:val="00501952"/>
    <w:rsid w:val="005038AE"/>
    <w:rsid w:val="0053298F"/>
    <w:rsid w:val="00535DB9"/>
    <w:rsid w:val="00543295"/>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D25E4"/>
    <w:rsid w:val="00716ACD"/>
    <w:rsid w:val="00716F04"/>
    <w:rsid w:val="00774C51"/>
    <w:rsid w:val="007941AD"/>
    <w:rsid w:val="007D0702"/>
    <w:rsid w:val="007E6D8A"/>
    <w:rsid w:val="008040DD"/>
    <w:rsid w:val="008458A5"/>
    <w:rsid w:val="00866AF3"/>
    <w:rsid w:val="00876A4A"/>
    <w:rsid w:val="00884D6C"/>
    <w:rsid w:val="008A3AD8"/>
    <w:rsid w:val="008B341D"/>
    <w:rsid w:val="008D6CB1"/>
    <w:rsid w:val="0090407A"/>
    <w:rsid w:val="00906148"/>
    <w:rsid w:val="00920DA3"/>
    <w:rsid w:val="0093031A"/>
    <w:rsid w:val="00935C9A"/>
    <w:rsid w:val="0093741C"/>
    <w:rsid w:val="00953022"/>
    <w:rsid w:val="0096093E"/>
    <w:rsid w:val="00964BE5"/>
    <w:rsid w:val="009961C4"/>
    <w:rsid w:val="009A0C97"/>
    <w:rsid w:val="009A604B"/>
    <w:rsid w:val="009D0B1A"/>
    <w:rsid w:val="00A019A4"/>
    <w:rsid w:val="00A308AC"/>
    <w:rsid w:val="00A30F6C"/>
    <w:rsid w:val="00A423FB"/>
    <w:rsid w:val="00A80D06"/>
    <w:rsid w:val="00AC19C1"/>
    <w:rsid w:val="00AC6680"/>
    <w:rsid w:val="00B06EF0"/>
    <w:rsid w:val="00B108CB"/>
    <w:rsid w:val="00B233DC"/>
    <w:rsid w:val="00B26039"/>
    <w:rsid w:val="00B46727"/>
    <w:rsid w:val="00B53278"/>
    <w:rsid w:val="00B646B0"/>
    <w:rsid w:val="00B801D7"/>
    <w:rsid w:val="00B91552"/>
    <w:rsid w:val="00B91F29"/>
    <w:rsid w:val="00BB057D"/>
    <w:rsid w:val="00BC6F04"/>
    <w:rsid w:val="00BD06B9"/>
    <w:rsid w:val="00BD31C2"/>
    <w:rsid w:val="00C03E11"/>
    <w:rsid w:val="00C46EB2"/>
    <w:rsid w:val="00C7087F"/>
    <w:rsid w:val="00C73D16"/>
    <w:rsid w:val="00C83A0A"/>
    <w:rsid w:val="00C9160C"/>
    <w:rsid w:val="00CA79BD"/>
    <w:rsid w:val="00CC38BF"/>
    <w:rsid w:val="00CC64D0"/>
    <w:rsid w:val="00CD19C4"/>
    <w:rsid w:val="00D12807"/>
    <w:rsid w:val="00D37AA9"/>
    <w:rsid w:val="00D40D86"/>
    <w:rsid w:val="00D45BC6"/>
    <w:rsid w:val="00D640CB"/>
    <w:rsid w:val="00D80C83"/>
    <w:rsid w:val="00DC0157"/>
    <w:rsid w:val="00DE53A2"/>
    <w:rsid w:val="00E75E65"/>
    <w:rsid w:val="00E80AAE"/>
    <w:rsid w:val="00E82BCE"/>
    <w:rsid w:val="00EA3D86"/>
    <w:rsid w:val="00EB1651"/>
    <w:rsid w:val="00ED0CEF"/>
    <w:rsid w:val="00F075F1"/>
    <w:rsid w:val="00F11C01"/>
    <w:rsid w:val="00F2129B"/>
    <w:rsid w:val="00F25241"/>
    <w:rsid w:val="00F33DF8"/>
    <w:rsid w:val="00F352CB"/>
    <w:rsid w:val="00F40783"/>
    <w:rsid w:val="00F43CC2"/>
    <w:rsid w:val="00F778B0"/>
    <w:rsid w:val="00F85170"/>
    <w:rsid w:val="00F86B86"/>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C666B-E837-4839-AD98-F5DB78EC2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22</Pages>
  <Words>7923</Words>
  <Characters>45167</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5</cp:revision>
  <dcterms:created xsi:type="dcterms:W3CDTF">2018-11-18T06:18:00Z</dcterms:created>
  <dcterms:modified xsi:type="dcterms:W3CDTF">2018-11-1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